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proofErr w:type="gramStart"/>
      <w:r w:rsidR="00451170">
        <w:rPr>
          <w:rFonts w:ascii="Times New Roman" w:hAnsi="Times New Roman" w:cs="Times New Roman"/>
          <w:vertAlign w:val="superscript"/>
        </w:rPr>
        <w:t>,</w:t>
      </w:r>
      <w:r w:rsidR="00A30E48">
        <w:rPr>
          <w:rFonts w:ascii="Times New Roman" w:hAnsi="Times New Roman" w:cs="Times New Roman"/>
          <w:vertAlign w:val="superscript"/>
        </w:rPr>
        <w:t>5</w:t>
      </w:r>
      <w:proofErr w:type="gramEnd"/>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509F30C"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this region during this period.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 xml:space="preserve">Forest surveys were conducted in Sugarloaf Creek Basin in July 1970 by Hammond, Jensen &amp; </w:t>
      </w:r>
      <w:proofErr w:type="spellStart"/>
      <w:r w:rsidRPr="00EF599F">
        <w:rPr>
          <w:rFonts w:ascii="Times New Roman" w:hAnsi="Times New Roman" w:cs="Times New Roman"/>
        </w:rPr>
        <w:t>Wallen</w:t>
      </w:r>
      <w:proofErr w:type="spellEnd"/>
      <w:r w:rsidRPr="00EF599F">
        <w:rPr>
          <w:rFonts w:ascii="Times New Roman" w:hAnsi="Times New Roman" w:cs="Times New Roman"/>
        </w:rPr>
        <w:t xml:space="preserve">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w:t>
      </w:r>
      <w:proofErr w:type="spellStart"/>
      <w:r w:rsidRPr="006143E3">
        <w:rPr>
          <w:rFonts w:ascii="Times New Roman" w:hAnsi="Times New Roman" w:cs="Times New Roman"/>
          <w:color w:val="auto"/>
          <w:sz w:val="24"/>
          <w:szCs w:val="24"/>
        </w:rPr>
        <w:t>Kenward</w:t>
      </w:r>
      <w:proofErr w:type="spellEnd"/>
      <w:r w:rsidRPr="006143E3">
        <w:rPr>
          <w:rFonts w:ascii="Times New Roman" w:hAnsi="Times New Roman" w:cs="Times New Roman"/>
          <w:color w:val="auto"/>
          <w:sz w:val="24"/>
          <w:szCs w:val="24"/>
        </w:rPr>
        <w:t xml:space="preserve">-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77777777" w:rsidR="003732B5" w:rsidRDefault="005B0769" w:rsidP="009A3EB7">
      <w:pPr>
        <w:spacing w:line="480" w:lineRule="auto"/>
        <w:ind w:firstLine="720"/>
        <w:rPr>
          <w:ins w:id="1"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2" w:author="Gabrielle" w:date="2020-01-02T21:41:00Z">
        <w:r w:rsidR="00136A94" w:rsidRPr="00136A94">
          <w:rPr>
            <w:rFonts w:ascii="Times New Roman" w:hAnsi="Times New Roman" w:cs="Times New Roman"/>
          </w:rPr>
          <w:t>Other studies have shown that the drivers of soil moisture distribution vary with time since precipitation, with certain topographic and soil texture factors being more important predictors under dry conditions compared to wet (</w:t>
        </w:r>
        <w:commentRangeStart w:id="3"/>
        <w:proofErr w:type="spellStart"/>
        <w:r w:rsidR="00136A94" w:rsidRPr="00136A94">
          <w:rPr>
            <w:rFonts w:ascii="Times New Roman" w:hAnsi="Times New Roman" w:cs="Times New Roman"/>
          </w:rPr>
          <w:t>Famiglietti</w:t>
        </w:r>
        <w:proofErr w:type="spellEnd"/>
        <w:r w:rsidR="00136A94" w:rsidRPr="00136A94">
          <w:rPr>
            <w:rFonts w:ascii="Times New Roman" w:hAnsi="Times New Roman" w:cs="Times New Roman"/>
          </w:rPr>
          <w:t xml:space="preserve"> et al. 1998, Grayson et al. 1997</w:t>
        </w:r>
      </w:ins>
      <w:commentRangeEnd w:id="3"/>
      <w:ins w:id="4" w:author="Gabrielle" w:date="2020-01-02T21:44:00Z">
        <w:r w:rsidR="00136A94">
          <w:rPr>
            <w:rStyle w:val="CommentReference"/>
          </w:rPr>
          <w:commentReference w:id="3"/>
        </w:r>
      </w:ins>
      <w:ins w:id="5" w:author="Gabrielle" w:date="2020-01-02T21:41:00Z">
        <w:r w:rsidR="00136A94" w:rsidRPr="00136A94">
          <w:rPr>
            <w:rFonts w:ascii="Times New Roman" w:hAnsi="Times New Roman" w:cs="Times New Roman"/>
          </w:rPr>
          <w:t>). Under drier conditions, a decrease (or cessation) of lateral subsurface water movement, which decouples soil moisture from nonlocal controls such as upslope contributing area and instead leads to variations based on local topography, vegetation, and soil characteristics (Grayson et al. 1997).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1AC6626D"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ins w:id="6" w:author="Gabrielle" w:date="2020-01-02T21:43:00Z">
        <w:r w:rsidR="00136A94">
          <w:rPr>
            <w:rFonts w:ascii="Times New Roman" w:hAnsi="Times New Roman" w:cs="Times New Roman"/>
          </w:rPr>
          <w:t xml:space="preserve"> (</w:t>
        </w:r>
        <w:proofErr w:type="spellStart"/>
        <w:r w:rsidR="00136A94">
          <w:rPr>
            <w:rFonts w:ascii="Times New Roman" w:hAnsi="Times New Roman" w:cs="Times New Roman"/>
          </w:rPr>
          <w:t>Famiglietti</w:t>
        </w:r>
        <w:proofErr w:type="spellEnd"/>
        <w:r w:rsidR="00136A94">
          <w:rPr>
            <w:rFonts w:ascii="Times New Roman" w:hAnsi="Times New Roman" w:cs="Times New Roman"/>
          </w:rPr>
          <w:t xml:space="preserve"> et al. 1998)</w:t>
        </w:r>
      </w:ins>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7"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8" w:author="Gabrielle" w:date="2020-01-04T17:30:00Z">
        <w:r w:rsidR="003732B5">
          <w:rPr>
            <w:rFonts w:ascii="Times New Roman" w:hAnsi="Times New Roman" w:cs="Times New Roman"/>
          </w:rPr>
          <w:t xml:space="preserve">specific </w:t>
        </w:r>
      </w:ins>
      <w:ins w:id="9"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0" w:author="Gabrielle" w:date="2020-01-04T17:26:00Z">
        <w:r w:rsidR="003732B5">
          <w:rPr>
            <w:rFonts w:ascii="Times New Roman" w:hAnsi="Times New Roman" w:cs="Times New Roman"/>
          </w:rPr>
          <w:lastRenderedPageBreak/>
          <w:t>observations</w:t>
        </w:r>
      </w:ins>
      <w:ins w:id="11"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2" w:author="Gabrielle" w:date="2020-01-04T17:27:00Z">
        <w:r w:rsidR="003732B5">
          <w:rPr>
            <w:rFonts w:ascii="Times New Roman" w:hAnsi="Times New Roman" w:cs="Times New Roman"/>
          </w:rPr>
          <w:t xml:space="preserve">While it was not possible to capture the complete range of </w:t>
        </w:r>
      </w:ins>
      <w:ins w:id="13" w:author="Gabrielle" w:date="2020-01-04T18:00:00Z">
        <w:r w:rsidR="00D20CF1">
          <w:rPr>
            <w:rFonts w:ascii="Times New Roman" w:hAnsi="Times New Roman" w:cs="Times New Roman"/>
          </w:rPr>
          <w:t>predictor</w:t>
        </w:r>
      </w:ins>
      <w:bookmarkStart w:id="14" w:name="_GoBack"/>
      <w:bookmarkEnd w:id="14"/>
      <w:ins w:id="15" w:author="Gabrielle" w:date="2020-01-04T17:27:00Z">
        <w:r w:rsidR="003732B5">
          <w:rPr>
            <w:rFonts w:ascii="Times New Roman" w:hAnsi="Times New Roman" w:cs="Times New Roman"/>
          </w:rPr>
          <w:t>s and their combinations present th</w:t>
        </w:r>
      </w:ins>
      <w:ins w:id="16" w:author="Gabrielle" w:date="2020-01-04T17:30:00Z">
        <w:r w:rsidR="003732B5">
          <w:rPr>
            <w:rFonts w:ascii="Times New Roman" w:hAnsi="Times New Roman" w:cs="Times New Roman"/>
          </w:rPr>
          <w:t>r</w:t>
        </w:r>
      </w:ins>
      <w:ins w:id="17" w:author="Gabrielle" w:date="2020-01-04T17:27:00Z">
        <w:r w:rsidR="003732B5">
          <w:rPr>
            <w:rFonts w:ascii="Times New Roman" w:hAnsi="Times New Roman" w:cs="Times New Roman"/>
          </w:rPr>
          <w:t xml:space="preserve">oughout the watershed, we selected our measurement sites in order to </w:t>
        </w:r>
      </w:ins>
      <w:ins w:id="18" w:author="Gabrielle" w:date="2020-01-04T17:28:00Z">
        <w:r w:rsidR="003732B5">
          <w:rPr>
            <w:rFonts w:ascii="Times New Roman" w:hAnsi="Times New Roman" w:cs="Times New Roman"/>
          </w:rPr>
          <w:t xml:space="preserve">cover </w:t>
        </w:r>
      </w:ins>
      <w:ins w:id="19" w:author="Gabrielle" w:date="2020-01-04T17:25:00Z">
        <w:r w:rsidR="003732B5" w:rsidRPr="003732B5">
          <w:rPr>
            <w:rFonts w:ascii="Times New Roman" w:hAnsi="Times New Roman" w:cs="Times New Roman"/>
          </w:rPr>
          <w:t xml:space="preserve">as broad a range of conditions as possible (in terms of fire history, vegetation type, </w:t>
        </w:r>
      </w:ins>
      <w:ins w:id="20" w:author="Gabrielle" w:date="2020-01-04T17:28:00Z">
        <w:r w:rsidR="003732B5">
          <w:rPr>
            <w:rFonts w:ascii="Times New Roman" w:hAnsi="Times New Roman" w:cs="Times New Roman"/>
          </w:rPr>
          <w:t xml:space="preserve">water year type, </w:t>
        </w:r>
      </w:ins>
      <w:ins w:id="21" w:author="Gabrielle" w:date="2020-01-04T17:25:00Z">
        <w:r w:rsidR="003732B5" w:rsidRPr="003732B5">
          <w:rPr>
            <w:rFonts w:ascii="Times New Roman" w:hAnsi="Times New Roman" w:cs="Times New Roman"/>
          </w:rPr>
          <w:t xml:space="preserve">and topography) </w:t>
        </w:r>
      </w:ins>
      <w:ins w:id="22" w:author="Gabrielle" w:date="2020-01-04T17:28:00Z">
        <w:r w:rsidR="003732B5">
          <w:rPr>
            <w:rFonts w:ascii="Times New Roman" w:hAnsi="Times New Roman" w:cs="Times New Roman"/>
          </w:rPr>
          <w:t xml:space="preserve">in order to make the model validation applicable to </w:t>
        </w:r>
      </w:ins>
      <w:ins w:id="23"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1D2FFA9"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w:t>
      </w:r>
      <w:r w:rsidR="00827832">
        <w:rPr>
          <w:rFonts w:ascii="Times New Roman" w:hAnsi="Times New Roman" w:cs="Times New Roman"/>
          <w:color w:val="2F2F2F" w:themeColor="accent5" w:themeShade="80"/>
        </w:rPr>
        <w:lastRenderedPageBreak/>
        <w:t xml:space="preserve">5d). </w:t>
      </w:r>
      <w:ins w:id="24"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5"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had not burned since 1974 and/or burned only at very low severity; we believe such sites provide reasonable proxies for unburned </w:t>
        </w:r>
      </w:ins>
      <w:ins w:id="26" w:author="Gabrielle" w:date="2020-01-04T17:57:00Z">
        <w:r w:rsidR="00474B33">
          <w:rPr>
            <w:rFonts w:ascii="Times New Roman" w:hAnsi="Times New Roman" w:cs="Times New Roman"/>
          </w:rPr>
          <w:t>areas</w:t>
        </w:r>
      </w:ins>
      <w:ins w:id="27" w:author="Gabrielle" w:date="2020-01-04T17:56:00Z">
        <w:r w:rsidR="00474B33">
          <w:rPr>
            <w:rFonts w:ascii="Times New Roman" w:hAnsi="Times New Roman" w:cs="Times New Roman"/>
          </w:rPr>
          <w:t xml:space="preserve"> and are therefore appropriate for fitting a model that is meant to </w:t>
        </w:r>
      </w:ins>
      <w:ins w:id="28" w:author="Gabrielle" w:date="2020-01-04T17:57:00Z">
        <w:r w:rsidR="00474B33">
          <w:rPr>
            <w:rFonts w:ascii="Times New Roman" w:hAnsi="Times New Roman" w:cs="Times New Roman"/>
          </w:rPr>
          <w:t>simulate</w:t>
        </w:r>
      </w:ins>
      <w:ins w:id="29"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740DC3A1"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w:t>
      </w:r>
      <w:r w:rsidR="008C7F50" w:rsidRPr="00EF599F">
        <w:rPr>
          <w:rFonts w:ascii="Times New Roman" w:hAnsi="Times New Roman" w:cs="Times New Roman"/>
          <w:color w:val="000000" w:themeColor="text1"/>
        </w:rPr>
        <w:lastRenderedPageBreak/>
        <w:t>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1768877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78250A">
        <w:rPr>
          <w:rFonts w:ascii="Times New Roman" w:hAnsi="Times New Roman" w:cs="Times New Roman"/>
        </w:rPr>
        <w:t xml:space="preserve">12 (21%) </w:t>
      </w:r>
      <w:r w:rsidR="00174576">
        <w:rPr>
          <w:rFonts w:ascii="Times New Roman" w:hAnsi="Times New Roman" w:cs="Times New Roman"/>
        </w:rPr>
        <w:t>did not burn</w:t>
      </w:r>
      <w:r w:rsidR="0078250A">
        <w:rPr>
          <w:rFonts w:ascii="Times New Roman" w:hAnsi="Times New Roman" w:cs="Times New Roman"/>
        </w:rPr>
        <w:t xml:space="preserve">, 27 (47%) burned once, and 18 (32%) burned 2-4 times.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5E4A90D"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proofErr w:type="spellStart"/>
      <w:r>
        <w:rPr>
          <w:rFonts w:ascii="Times New Roman" w:hAnsi="Times New Roman" w:cs="Times New Roman"/>
          <w:i/>
        </w:rPr>
        <w:t>concolor</w:t>
      </w:r>
      <w:proofErr w:type="spellEnd"/>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0" w:name="_Ref536611211"/>
      <w:r w:rsidRPr="000E206E">
        <w:rPr>
          <w:rFonts w:ascii="Times New Roman" w:hAnsi="Times New Roman" w:cs="Times New Roman"/>
          <w:b/>
        </w:rPr>
        <w:t xml:space="preserve">Figure </w:t>
      </w:r>
      <w:bookmarkEnd w:id="30"/>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w:t>
      </w:r>
      <w:proofErr w:type="spellStart"/>
      <w:r w:rsidR="00DB574F">
        <w:rPr>
          <w:rFonts w:ascii="Times New Roman" w:hAnsi="Times New Roman" w:cs="Times New Roman"/>
        </w:rPr>
        <w:t>df</w:t>
      </w:r>
      <w:proofErr w:type="spellEnd"/>
      <w:r w:rsidR="00DB574F">
        <w:rPr>
          <w:rFonts w:ascii="Times New Roman" w:hAnsi="Times New Roman" w:cs="Times New Roman"/>
        </w:rPr>
        <w:t xml:space="preserve">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1" w:name="_Ref534838"/>
      <w:r w:rsidRPr="000E206E">
        <w:rPr>
          <w:rFonts w:ascii="Times New Roman" w:hAnsi="Times New Roman" w:cs="Times New Roman"/>
          <w:b/>
        </w:rPr>
        <w:t xml:space="preserve">Figure </w:t>
      </w:r>
      <w:bookmarkEnd w:id="31"/>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490949E9"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2"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3"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4"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5"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36" w:author="Gabrielle" w:date="2020-01-04T16:58:00Z">
        <w:r w:rsidR="00664A6C">
          <w:rPr>
            <w:rFonts w:ascii="Times New Roman" w:hAnsi="Times New Roman" w:cs="Times New Roman"/>
            <w:color w:val="000000" w:themeColor="text1"/>
          </w:rPr>
          <w:t>S</w:t>
        </w:r>
      </w:ins>
      <w:r w:rsidR="00B620AC" w:rsidRPr="00182940">
        <w:rPr>
          <w:rFonts w:ascii="Times New Roman" w:hAnsi="Times New Roman" w:cs="Times New Roman"/>
          <w:color w:val="000000" w:themeColor="text1"/>
        </w:rPr>
        <w:t xml:space="preserve">ummer dry-down </w:t>
      </w:r>
      <w:del w:id="37" w:author="Gabrielle" w:date="2020-01-04T16:58:00Z">
        <w:r w:rsidR="00B620AC" w:rsidRPr="00182940" w:rsidDel="00664A6C">
          <w:rPr>
            <w:rFonts w:ascii="Times New Roman" w:hAnsi="Times New Roman" w:cs="Times New Roman"/>
            <w:color w:val="000000" w:themeColor="text1"/>
          </w:rPr>
          <w:delText>more evident</w:delText>
        </w:r>
      </w:del>
      <w:ins w:id="38" w:author="Gabrielle" w:date="2020-01-04T16:58:00Z">
        <w:r w:rsidR="00664A6C">
          <w:rPr>
            <w:rFonts w:ascii="Times New Roman" w:hAnsi="Times New Roman" w:cs="Times New Roman"/>
            <w:color w:val="000000" w:themeColor="text1"/>
          </w:rPr>
          <w:t>was more pronounced in 2016</w:t>
        </w:r>
      </w:ins>
      <w:r w:rsidR="00B620AC" w:rsidRPr="00182940">
        <w:rPr>
          <w:rFonts w:ascii="Times New Roman" w:hAnsi="Times New Roman" w:cs="Times New Roman"/>
          <w:color w:val="000000" w:themeColor="text1"/>
        </w:rPr>
        <w:t xml:space="preserve">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ins w:id="39" w:author="Gabrielle" w:date="2020-01-04T17:03:00Z">
        <w:r w:rsidR="00664A6C">
          <w:rPr>
            <w:rFonts w:ascii="Times New Roman" w:hAnsi="Times New Roman" w:cs="Times New Roman"/>
            <w:color w:val="000000" w:themeColor="text1"/>
          </w:rPr>
          <w:t>. This s</w:t>
        </w:r>
      </w:ins>
      <w:ins w:id="40" w:author="Gabrielle" w:date="2020-01-04T17:05:00Z">
        <w:r w:rsidR="00664A6C">
          <w:rPr>
            <w:rFonts w:ascii="Times New Roman" w:hAnsi="Times New Roman" w:cs="Times New Roman"/>
            <w:color w:val="000000" w:themeColor="text1"/>
          </w:rPr>
          <w:t>uggest</w:t>
        </w:r>
      </w:ins>
      <w:ins w:id="41" w:author="Gabrielle" w:date="2020-01-04T17:03:00Z">
        <w:r w:rsidR="00664A6C">
          <w:rPr>
            <w:rFonts w:ascii="Times New Roman" w:hAnsi="Times New Roman" w:cs="Times New Roman"/>
            <w:color w:val="000000" w:themeColor="text1"/>
          </w:rPr>
          <w:t>s</w:t>
        </w:r>
      </w:ins>
      <w:ins w:id="42" w:author="Gabrielle" w:date="2020-01-04T16:59:00Z">
        <w:r w:rsidR="00664A6C">
          <w:rPr>
            <w:rFonts w:ascii="Times New Roman" w:hAnsi="Times New Roman" w:cs="Times New Roman"/>
            <w:color w:val="000000" w:themeColor="text1"/>
          </w:rPr>
          <w:t xml:space="preserve"> that even mid-summer shallow soil moisture is impacted by the previous winter’s precipitation</w:t>
        </w:r>
      </w:ins>
      <w:del w:id="43" w:author="Gabrielle" w:date="2020-01-04T17:03:00Z">
        <w:r w:rsidR="00B620AC" w:rsidRPr="00182940" w:rsidDel="00664A6C">
          <w:rPr>
            <w:rFonts w:ascii="Times New Roman" w:hAnsi="Times New Roman" w:cs="Times New Roman"/>
            <w:color w:val="000000" w:themeColor="text1"/>
          </w:rPr>
          <w:delText>.</w:delText>
        </w:r>
      </w:del>
      <w:ins w:id="44" w:author="Gabrielle" w:date="2020-01-04T17:02:00Z">
        <w:r w:rsidR="00664A6C" w:rsidRPr="00664A6C">
          <w:rPr>
            <w:rFonts w:ascii="Times New Roman" w:hAnsi="Times New Roman" w:cs="Times New Roman"/>
            <w:color w:val="000000" w:themeColor="text1"/>
          </w:rPr>
          <w:t>.</w:t>
        </w:r>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3342A27" w:rsidR="00BD204E" w:rsidRPr="00182940" w:rsidRDefault="00BD204E" w:rsidP="00BD204E">
      <w:pPr>
        <w:keepNext/>
        <w:rPr>
          <w:rFonts w:ascii="Times New Roman" w:hAnsi="Times New Roman" w:cs="Times New Roman"/>
          <w:color w:val="000000" w:themeColor="text1"/>
        </w:rPr>
      </w:pPr>
      <w:del w:id="45" w:author="Gabrielle Boisrame" w:date="2019-12-31T15:00:00Z">
        <w:r w:rsidRPr="00182940" w:rsidDel="001D303C">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del>
      <w:ins w:id="46" w:author="Gabrielle Boisrame" w:date="2019-12-31T15:16:00Z">
        <w:r w:rsidR="000236EF">
          <w:rPr>
            <w:noProof/>
            <w:lang w:eastAsia="en-US"/>
          </w:rPr>
          <w:drawing>
            <wp:inline distT="0" distB="0" distL="0" distR="0" wp14:anchorId="5341D5CF" wp14:editId="74E84A17">
              <wp:extent cx="4500081" cy="42951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06465" cy="4301267"/>
                      </a:xfrm>
                      <a:prstGeom prst="rect">
                        <a:avLst/>
                      </a:prstGeom>
                    </pic:spPr>
                  </pic:pic>
                </a:graphicData>
              </a:graphic>
            </wp:inline>
          </w:drawing>
        </w:r>
      </w:ins>
    </w:p>
    <w:p w14:paraId="3B196EF5" w14:textId="03B64478" w:rsidR="000E206E" w:rsidRPr="00182940" w:rsidRDefault="00BD204E" w:rsidP="00BE62E0">
      <w:pPr>
        <w:pStyle w:val="Caption"/>
      </w:pPr>
      <w:bookmarkStart w:id="47" w:name="_Ref536610448"/>
      <w:r w:rsidRPr="00182940">
        <w:rPr>
          <w:rFonts w:ascii="Times New Roman" w:hAnsi="Times New Roman" w:cs="Times New Roman"/>
          <w:b/>
          <w:color w:val="000000" w:themeColor="text1"/>
        </w:rPr>
        <w:t xml:space="preserve">Figure </w:t>
      </w:r>
      <w:bookmarkEnd w:id="47"/>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48" w:author="Gabrielle Boisrame" w:date="2019-12-31T15:10:00Z">
        <w:r w:rsidRPr="00182940" w:rsidDel="00B30B2A">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ins w:id="49" w:author="Gabrielle Boisrame" w:date="2019-12-31T15:13:00Z">
        <w:r w:rsidR="00B30B2A">
          <w:rPr>
            <w:rFonts w:ascii="Times New Roman" w:hAnsi="Times New Roman" w:cs="Times New Roman"/>
            <w:color w:val="000000" w:themeColor="text1"/>
          </w:rPr>
          <w:t xml:space="preserve"> Bar heights show the mean across all measurement sites within each vegetation/date combination, while</w:t>
        </w:r>
      </w:ins>
      <w:r w:rsidRPr="00182940">
        <w:rPr>
          <w:rFonts w:ascii="Times New Roman" w:hAnsi="Times New Roman" w:cs="Times New Roman"/>
          <w:color w:val="000000" w:themeColor="text1"/>
        </w:rPr>
        <w:t xml:space="preserve"> </w:t>
      </w:r>
      <w:ins w:id="50" w:author="Gabrielle Boisrame" w:date="2019-12-31T15:14:00Z">
        <w:r w:rsidR="00B30B2A">
          <w:rPr>
            <w:rFonts w:ascii="Times New Roman" w:hAnsi="Times New Roman" w:cs="Times New Roman"/>
            <w:color w:val="000000" w:themeColor="text1"/>
          </w:rPr>
          <w:t>e</w:t>
        </w:r>
      </w:ins>
      <w:ins w:id="51" w:author="Gabrielle Boisrame" w:date="2019-12-31T15:05:00Z">
        <w:r w:rsidR="001D303C">
          <w:rPr>
            <w:rFonts w:ascii="Times New Roman" w:hAnsi="Times New Roman" w:cs="Times New Roman"/>
            <w:color w:val="000000" w:themeColor="text1"/>
          </w:rPr>
          <w:t xml:space="preserve">rror bars show the range from the driest to wettest </w:t>
        </w:r>
      </w:ins>
      <w:ins w:id="52" w:author="Gabrielle Boisrame" w:date="2019-12-31T15:14:00Z">
        <w:r w:rsidR="00B30B2A">
          <w:rPr>
            <w:rFonts w:ascii="Times New Roman" w:hAnsi="Times New Roman" w:cs="Times New Roman"/>
            <w:color w:val="000000" w:themeColor="text1"/>
          </w:rPr>
          <w:t>of these sites</w:t>
        </w:r>
      </w:ins>
      <w:ins w:id="53" w:author="Gabrielle Boisrame" w:date="2019-12-31T15:05:00Z">
        <w:r w:rsidR="001D303C">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4"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55" w:name="_Ref540347"/>
      <w:bookmarkEnd w:id="54"/>
      <w:r w:rsidRPr="00182940">
        <w:rPr>
          <w:rFonts w:ascii="Times New Roman" w:hAnsi="Times New Roman" w:cs="Times New Roman"/>
          <w:b/>
          <w:color w:val="000000" w:themeColor="text1"/>
        </w:rPr>
        <w:t xml:space="preserve">Figure </w:t>
      </w:r>
      <w:bookmarkEnd w:id="55"/>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 xml:space="preserve">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 xml:space="preserve">This is especially true given that the last large fires across the central and eastern portions of SCB were in 1977 and 1985. While the 2003 fire </w:t>
      </w:r>
      <w:proofErr w:type="spellStart"/>
      <w:r>
        <w:rPr>
          <w:rFonts w:ascii="Times New Roman" w:hAnsi="Times New Roman" w:cs="Times New Roman"/>
          <w:color w:val="000000" w:themeColor="text1"/>
        </w:rPr>
        <w:t>reburned</w:t>
      </w:r>
      <w:proofErr w:type="spellEnd"/>
      <w:r>
        <w:rPr>
          <w:rFonts w:ascii="Times New Roman" w:hAnsi="Times New Roman" w:cs="Times New Roman"/>
          <w:color w:val="000000" w:themeColor="text1"/>
        </w:rPr>
        <w:t xml:space="preserve"> a portion of the 1985 fire, much of the area affected by the 1985 and 1977 fires has not </w:t>
      </w:r>
      <w:proofErr w:type="spellStart"/>
      <w:r>
        <w:rPr>
          <w:rFonts w:ascii="Times New Roman" w:hAnsi="Times New Roman" w:cs="Times New Roman"/>
          <w:color w:val="000000" w:themeColor="text1"/>
        </w:rPr>
        <w:t>reburned</w:t>
      </w:r>
      <w:proofErr w:type="spellEnd"/>
      <w:r>
        <w:rPr>
          <w:rFonts w:ascii="Times New Roman" w:hAnsi="Times New Roman" w:cs="Times New Roman"/>
          <w:color w:val="000000" w:themeColor="text1"/>
        </w:rPr>
        <w:t>.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EFFC951"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7ECCBA3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proofErr w:type="spellStart"/>
      <w:r w:rsidR="00BD64A6">
        <w:rPr>
          <w:rFonts w:ascii="Times New Roman" w:hAnsi="Times New Roman" w:cs="Times New Roman"/>
          <w:i/>
          <w:color w:val="000000" w:themeColor="text1"/>
        </w:rPr>
        <w:t>Arctostaphylos</w:t>
      </w:r>
      <w:proofErr w:type="spellEnd"/>
      <w:r w:rsidR="00BD64A6">
        <w:rPr>
          <w:rFonts w:ascii="Times New Roman" w:hAnsi="Times New Roman" w:cs="Times New Roman"/>
          <w:i/>
          <w:color w:val="000000" w:themeColor="text1"/>
        </w:rPr>
        <w:t xml:space="preserve"> </w:t>
      </w:r>
      <w:r w:rsidR="00BD64A6">
        <w:rPr>
          <w:rFonts w:ascii="Times New Roman" w:hAnsi="Times New Roman" w:cs="Times New Roman"/>
          <w:color w:val="000000" w:themeColor="text1"/>
        </w:rPr>
        <w:t xml:space="preserve">and </w:t>
      </w:r>
      <w:proofErr w:type="spellStart"/>
      <w:r w:rsidR="00BD64A6">
        <w:rPr>
          <w:rFonts w:ascii="Times New Roman" w:hAnsi="Times New Roman" w:cs="Times New Roman"/>
          <w:i/>
          <w:color w:val="000000" w:themeColor="text1"/>
        </w:rPr>
        <w:t>Ceanothus</w:t>
      </w:r>
      <w:proofErr w:type="spellEnd"/>
      <w:r w:rsidR="00BD64A6">
        <w:rPr>
          <w:rFonts w:ascii="Times New Roman" w:hAnsi="Times New Roman" w:cs="Times New Roman"/>
          <w:i/>
          <w:color w:val="000000" w:themeColor="text1"/>
        </w:rPr>
        <w:t xml:space="preserve"> </w:t>
      </w:r>
      <w:r w:rsidR="00BD64A6">
        <w:rPr>
          <w:rFonts w:ascii="Times New Roman" w:hAnsi="Times New Roman" w:cs="Times New Roman"/>
          <w:color w:val="000000" w:themeColor="text1"/>
        </w:rPr>
        <w:t>in this system have fire-cued seed germination (Safford and Stevens 2017).</w:t>
      </w:r>
    </w:p>
    <w:p w14:paraId="062FCD80" w14:textId="3339345E"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proofErr w:type="spellStart"/>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Gabrielle" w:date="2020-01-02T21:44:00Z" w:initials="G">
    <w:p w14:paraId="0CA25AC6" w14:textId="77777777" w:rsidR="003732B5" w:rsidRDefault="003732B5">
      <w:pPr>
        <w:pStyle w:val="CommentText"/>
      </w:pPr>
      <w:r>
        <w:rPr>
          <w:rStyle w:val="CommentReference"/>
        </w:rPr>
        <w:annotationRef/>
      </w:r>
      <w:r>
        <w:t>Add these to bibliography. Also, I can make this new part shorter if needed.</w:t>
      </w:r>
    </w:p>
    <w:p w14:paraId="65952709" w14:textId="77777777" w:rsidR="003732B5" w:rsidRDefault="003732B5">
      <w:pPr>
        <w:pStyle w:val="CommentText"/>
      </w:pPr>
    </w:p>
    <w:p w14:paraId="7911041C" w14:textId="77777777" w:rsidR="003732B5" w:rsidRDefault="003732B5">
      <w:pPr>
        <w:pStyle w:val="CommentText"/>
        <w:rPr>
          <w:rStyle w:val="Hyperlink"/>
        </w:rPr>
      </w:pPr>
      <w:hyperlink r:id="rId1" w:history="1">
        <w:r>
          <w:rPr>
            <w:rStyle w:val="Hyperlink"/>
          </w:rPr>
          <w:t>https://www.sciencedirect.com/science/article/pii/S0022169498001875</w:t>
        </w:r>
      </w:hyperlink>
    </w:p>
    <w:p w14:paraId="2DD565CA" w14:textId="77777777" w:rsidR="003732B5" w:rsidRDefault="003732B5">
      <w:pPr>
        <w:pStyle w:val="CommentText"/>
        <w:rPr>
          <w:rStyle w:val="Hyperlink"/>
        </w:rPr>
      </w:pPr>
    </w:p>
    <w:p w14:paraId="3928CFED" w14:textId="2CD1AADC" w:rsidR="003732B5" w:rsidRDefault="003732B5">
      <w:pPr>
        <w:pStyle w:val="CommentText"/>
      </w:pPr>
      <w:hyperlink r:id="rId2" w:history="1">
        <w:r>
          <w:rPr>
            <w:rStyle w:val="Hyperlink"/>
          </w:rPr>
          <w:t>https://agupubs.onlinelibrary.wiley.com/doi/abs/10.1029/97WR0217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28CF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951510" w14:textId="77777777" w:rsidR="0048014D" w:rsidRDefault="0048014D" w:rsidP="00D55DA2">
      <w:r>
        <w:separator/>
      </w:r>
    </w:p>
  </w:endnote>
  <w:endnote w:type="continuationSeparator" w:id="0">
    <w:p w14:paraId="6F150359" w14:textId="77777777" w:rsidR="0048014D" w:rsidRDefault="0048014D" w:rsidP="00D55DA2">
      <w:r>
        <w:continuationSeparator/>
      </w:r>
    </w:p>
  </w:endnote>
  <w:endnote w:type="continuationNotice" w:id="1">
    <w:p w14:paraId="538ED98E" w14:textId="77777777" w:rsidR="0048014D" w:rsidRDefault="004801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732B5" w:rsidRDefault="003732B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732B5" w:rsidRDefault="003732B5"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6A842A1A" w:rsidR="003732B5" w:rsidRDefault="003732B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2A1B">
      <w:rPr>
        <w:rStyle w:val="PageNumber"/>
        <w:noProof/>
      </w:rPr>
      <w:t>20</w:t>
    </w:r>
    <w:r>
      <w:rPr>
        <w:rStyle w:val="PageNumber"/>
      </w:rPr>
      <w:fldChar w:fldCharType="end"/>
    </w:r>
  </w:p>
  <w:p w14:paraId="0D3A7669" w14:textId="77777777" w:rsidR="003732B5" w:rsidRDefault="003732B5"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9D798" w14:textId="77777777" w:rsidR="0048014D" w:rsidRDefault="0048014D" w:rsidP="00D55DA2">
      <w:r>
        <w:separator/>
      </w:r>
    </w:p>
  </w:footnote>
  <w:footnote w:type="continuationSeparator" w:id="0">
    <w:p w14:paraId="14014539" w14:textId="77777777" w:rsidR="0048014D" w:rsidRDefault="0048014D" w:rsidP="00D55DA2">
      <w:r>
        <w:continuationSeparator/>
      </w:r>
    </w:p>
  </w:footnote>
  <w:footnote w:type="continuationNotice" w:id="1">
    <w:p w14:paraId="3A91CCEE" w14:textId="77777777" w:rsidR="0048014D" w:rsidRDefault="0048014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abs/10.1029/97WR02174" TargetMode="External"/><Relationship Id="rId1" Type="http://schemas.openxmlformats.org/officeDocument/2006/relationships/hyperlink" Target="https://www.sciencedirect.com/science/article/pii/S0022169498001875"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10.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1205D-A490-46B4-B632-D19027817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42</Pages>
  <Words>16445</Words>
  <Characters>93738</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11</cp:revision>
  <cp:lastPrinted>2013-12-07T23:09:00Z</cp:lastPrinted>
  <dcterms:created xsi:type="dcterms:W3CDTF">2019-12-31T22:59:00Z</dcterms:created>
  <dcterms:modified xsi:type="dcterms:W3CDTF">2020-01-05T02:08:00Z</dcterms:modified>
</cp:coreProperties>
</file>